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6B5B93E5" w:rsidR="00421163" w:rsidRDefault="00421163" w:rsidP="00421163">
      <w:r>
        <w:t>Consistency of nomenclature within radiation oncology is becoming increasingly important as data sharing becomes more prevalent and accessible.</w:t>
      </w:r>
      <w:r w:rsidR="00C8268F" w:rsidRPr="00C8268F">
        <w:t xml:space="preserve"> </w:t>
      </w:r>
      <w:r w:rsidR="00C8268F" w:rsidRPr="00C8268F">
        <w:t xml:space="preserve">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 xml:space="preserve">for varian,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With this work, we hope to provide a simple, system that will automatically create the desired RT-Structure files</w:t>
      </w:r>
      <w:r w:rsidR="00320E66">
        <w:t>, and provide several ‘standard’ templates for commonly treated sites.</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73DC3D3F" w:rsidR="0003183B" w:rsidRDefault="00272639" w:rsidP="0003183B">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368DAABF" w14:textId="32925979" w:rsidR="0003183B" w:rsidRDefault="0003183B" w:rsidP="0003183B">
      <w:pPr>
        <w:pStyle w:val="Heading2"/>
      </w:pPr>
      <w:r>
        <w:t>Installation</w:t>
      </w:r>
    </w:p>
    <w:p w14:paraId="744B5386" w14:textId="448704B2"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9"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632549">
        <w:t xml:space="preserve">Figure </w:t>
      </w:r>
      <w:r w:rsidR="00632549">
        <w:rPr>
          <w:noProof/>
        </w:rPr>
        <w:t>1</w:t>
      </w:r>
      <w:r w:rsidR="00632549">
        <w:fldChar w:fldCharType="end"/>
      </w:r>
      <w:r w:rsidR="00632549">
        <w:t>.</w:t>
      </w:r>
    </w:p>
    <w:p w14:paraId="3088A9FA" w14:textId="77777777" w:rsidR="00632549" w:rsidRDefault="00632549" w:rsidP="00632549">
      <w:pPr>
        <w:keepNext/>
      </w:pPr>
      <w:r>
        <w:rPr>
          <w:noProof/>
        </w:rPr>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0"/>
                    <a:stretch>
                      <a:fillRect/>
                    </a:stretch>
                  </pic:blipFill>
                  <pic:spPr>
                    <a:xfrm>
                      <a:off x="0" y="0"/>
                      <a:ext cx="2447925" cy="971550"/>
                    </a:xfrm>
                    <a:prstGeom prst="rect">
                      <a:avLst/>
                    </a:prstGeom>
                  </pic:spPr>
                </pic:pic>
              </a:graphicData>
            </a:graphic>
          </wp:inline>
        </w:drawing>
      </w:r>
    </w:p>
    <w:p w14:paraId="6365941F" w14:textId="549C3CDF" w:rsidR="0003183B" w:rsidRDefault="00632549" w:rsidP="00632549">
      <w:pPr>
        <w:pStyle w:val="Caption"/>
      </w:pPr>
      <w:bookmarkStart w:id="1" w:name="_Ref110431597"/>
      <w:r>
        <w:t xml:space="preserve">Figure </w:t>
      </w:r>
      <w:r>
        <w:fldChar w:fldCharType="begin"/>
      </w:r>
      <w:r>
        <w:instrText xml:space="preserve"> SEQ Figure \* ARABIC </w:instrText>
      </w:r>
      <w:r>
        <w:fldChar w:fldCharType="separate"/>
      </w:r>
      <w:r w:rsidR="00EE249E">
        <w:rPr>
          <w:noProof/>
        </w:rPr>
        <w:t>1</w:t>
      </w:r>
      <w:r>
        <w:fldChar w:fldCharType="end"/>
      </w:r>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0F3C7745" w:rsidR="00632549" w:rsidRDefault="00EC287B" w:rsidP="00632549">
      <w:r>
        <w:t xml:space="preserve">After installation, the program can be found via searching ‘DicomTemplateMakerGUI’, </w:t>
      </w:r>
      <w:r>
        <w:fldChar w:fldCharType="begin"/>
      </w:r>
      <w:r>
        <w:instrText xml:space="preserve"> REF _Ref110431845 \h </w:instrText>
      </w:r>
      <w:r>
        <w:fldChar w:fldCharType="separate"/>
      </w:r>
      <w:r>
        <w:t xml:space="preserve">Figure </w:t>
      </w:r>
      <w:r>
        <w:rPr>
          <w:noProof/>
        </w:rPr>
        <w:t>2</w:t>
      </w:r>
      <w:r>
        <w:fldChar w:fldCharType="end"/>
      </w:r>
      <w:r>
        <w:t>.</w:t>
      </w:r>
    </w:p>
    <w:p w14:paraId="6481EBCB" w14:textId="77777777" w:rsidR="00EC287B" w:rsidRDefault="00EC287B" w:rsidP="00EC287B">
      <w:pPr>
        <w:keepNext/>
      </w:pPr>
      <w:r>
        <w:rPr>
          <w:noProof/>
        </w:rPr>
        <w:lastRenderedPageBreak/>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1"/>
                    <a:stretch>
                      <a:fillRect/>
                    </a:stretch>
                  </pic:blipFill>
                  <pic:spPr>
                    <a:xfrm>
                      <a:off x="0" y="0"/>
                      <a:ext cx="1756198" cy="3084055"/>
                    </a:xfrm>
                    <a:prstGeom prst="rect">
                      <a:avLst/>
                    </a:prstGeom>
                  </pic:spPr>
                </pic:pic>
              </a:graphicData>
            </a:graphic>
          </wp:inline>
        </w:drawing>
      </w:r>
    </w:p>
    <w:p w14:paraId="1940D978" w14:textId="59F4DE46" w:rsidR="00EC287B" w:rsidRDefault="00EC287B" w:rsidP="00EC287B">
      <w:pPr>
        <w:pStyle w:val="Caption"/>
      </w:pPr>
      <w:bookmarkStart w:id="2" w:name="_Ref110431845"/>
      <w:r>
        <w:t xml:space="preserve">Figure </w:t>
      </w:r>
      <w:r>
        <w:fldChar w:fldCharType="begin"/>
      </w:r>
      <w:r>
        <w:instrText xml:space="preserve"> SEQ Figure \* ARABIC </w:instrText>
      </w:r>
      <w:r>
        <w:fldChar w:fldCharType="separate"/>
      </w:r>
      <w:r w:rsidR="00EE249E">
        <w:rPr>
          <w:noProof/>
        </w:rPr>
        <w:t>2</w:t>
      </w:r>
      <w:r>
        <w:fldChar w:fldCharType="end"/>
      </w:r>
      <w:bookmarkEnd w:id="2"/>
      <w:r>
        <w:t>: Searching for program post-installation</w:t>
      </w:r>
    </w:p>
    <w:p w14:paraId="4503DC8E" w14:textId="4A0C4C08"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9B0B7A">
        <w:t xml:space="preserve">Figure </w:t>
      </w:r>
      <w:r w:rsidR="009B0B7A">
        <w:rPr>
          <w:noProof/>
        </w:rPr>
        <w:t>3</w:t>
      </w:r>
      <w:r w:rsidR="009B0B7A">
        <w:fldChar w:fldCharType="end"/>
      </w:r>
      <w:r>
        <w:t>.</w:t>
      </w:r>
    </w:p>
    <w:p w14:paraId="51ADE8D4" w14:textId="77777777" w:rsidR="00EC287B" w:rsidRDefault="00EC287B" w:rsidP="00EC287B">
      <w:pPr>
        <w:keepNext/>
      </w:pPr>
      <w:r>
        <w:rPr>
          <w:noProof/>
        </w:rPr>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2"/>
                    <a:stretch>
                      <a:fillRect/>
                    </a:stretch>
                  </pic:blipFill>
                  <pic:spPr>
                    <a:xfrm>
                      <a:off x="0" y="0"/>
                      <a:ext cx="4205962" cy="2573456"/>
                    </a:xfrm>
                    <a:prstGeom prst="rect">
                      <a:avLst/>
                    </a:prstGeom>
                  </pic:spPr>
                </pic:pic>
              </a:graphicData>
            </a:graphic>
          </wp:inline>
        </w:drawing>
      </w:r>
    </w:p>
    <w:p w14:paraId="38071866" w14:textId="130C27D5" w:rsidR="00EC287B" w:rsidRDefault="00EC287B" w:rsidP="00EC287B">
      <w:pPr>
        <w:pStyle w:val="Caption"/>
      </w:pPr>
      <w:bookmarkStart w:id="3" w:name="_Ref110431992"/>
      <w:r>
        <w:t xml:space="preserve">Figure </w:t>
      </w:r>
      <w:r>
        <w:fldChar w:fldCharType="begin"/>
      </w:r>
      <w:r>
        <w:instrText xml:space="preserve"> SEQ Figure \* ARABIC </w:instrText>
      </w:r>
      <w:r>
        <w:fldChar w:fldCharType="separate"/>
      </w:r>
      <w:r w:rsidR="00EE249E">
        <w:rPr>
          <w:noProof/>
        </w:rPr>
        <w:t>3</w:t>
      </w:r>
      <w:r>
        <w:fldChar w:fldCharType="end"/>
      </w:r>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 xml:space="preserve">Creation of Template - </w:t>
      </w:r>
      <w:r>
        <w:t>Default</w:t>
      </w:r>
    </w:p>
    <w:p w14:paraId="175173B1" w14:textId="33AF2A26"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224DA2">
        <w:t xml:space="preserve">Figure </w:t>
      </w:r>
      <w:r w:rsidR="00224DA2">
        <w:rPr>
          <w:noProof/>
        </w:rPr>
        <w:t>4</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3"/>
                    <a:stretch>
                      <a:fillRect/>
                    </a:stretch>
                  </pic:blipFill>
                  <pic:spPr>
                    <a:xfrm>
                      <a:off x="0" y="0"/>
                      <a:ext cx="5943600" cy="2696845"/>
                    </a:xfrm>
                    <a:prstGeom prst="rect">
                      <a:avLst/>
                    </a:prstGeom>
                  </pic:spPr>
                </pic:pic>
              </a:graphicData>
            </a:graphic>
          </wp:inline>
        </w:drawing>
      </w:r>
    </w:p>
    <w:p w14:paraId="58D83A37" w14:textId="52EFCDD1" w:rsidR="001E7B5D" w:rsidRDefault="001E7B5D" w:rsidP="001E7B5D">
      <w:pPr>
        <w:pStyle w:val="Caption"/>
      </w:pPr>
      <w:bookmarkStart w:id="5" w:name="_Ref110432542"/>
      <w:r>
        <w:t xml:space="preserve">Figure </w:t>
      </w:r>
      <w:r>
        <w:fldChar w:fldCharType="begin"/>
      </w:r>
      <w:r>
        <w:instrText xml:space="preserve"> SEQ Figure \* ARABIC </w:instrText>
      </w:r>
      <w:r>
        <w:fldChar w:fldCharType="separate"/>
      </w:r>
      <w:r w:rsidR="00EE249E">
        <w:rPr>
          <w:noProof/>
        </w:rPr>
        <w:t>4</w:t>
      </w:r>
      <w:r>
        <w:fldChar w:fldCharType="end"/>
      </w:r>
      <w:bookmarkEnd w:id="5"/>
      <w:r>
        <w:t>:</w:t>
      </w:r>
      <w:r w:rsidRPr="001E7B5D">
        <w:t xml:space="preserve"> </w:t>
      </w:r>
      <w:r>
        <w:t>Example of selecting ‘AbdPelvBladder’ and ‘AbdPelvLiver’ templates</w:t>
      </w:r>
      <w:r w:rsidR="00A324A7">
        <w:t xml:space="preserve"> from default templates.</w:t>
      </w:r>
    </w:p>
    <w:p w14:paraId="6D89CA8F" w14:textId="39D60643" w:rsidR="000F47AA" w:rsidRDefault="000F47AA" w:rsidP="000F47AA">
      <w:r>
        <w:t xml:space="preserve">These templates are then added to the main splash screen. Note that the color coding for each of these will automatically be red. The reason for this is that the program </w:t>
      </w:r>
      <w:r w:rsidR="005873AC">
        <w:t>does not yet know where DICOM files will be located. This will need to be set with</w:t>
      </w:r>
      <w:r w:rsidR="00F05CB9">
        <w:t>in each individual template, and will remain red otherwise, .</w:t>
      </w:r>
    </w:p>
    <w:p w14:paraId="728063C8" w14:textId="77777777" w:rsidR="00F05CB9" w:rsidRDefault="00F05CB9" w:rsidP="00F05CB9">
      <w:pPr>
        <w:keepNext/>
      </w:pPr>
      <w:r w:rsidRPr="00F05CB9">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4"/>
                    <a:stretch>
                      <a:fillRect/>
                    </a:stretch>
                  </pic:blipFill>
                  <pic:spPr>
                    <a:xfrm>
                      <a:off x="0" y="0"/>
                      <a:ext cx="5060311" cy="3105078"/>
                    </a:xfrm>
                    <a:prstGeom prst="rect">
                      <a:avLst/>
                    </a:prstGeom>
                  </pic:spPr>
                </pic:pic>
              </a:graphicData>
            </a:graphic>
          </wp:inline>
        </w:drawing>
      </w:r>
    </w:p>
    <w:p w14:paraId="62BAFAF3" w14:textId="353366EA" w:rsidR="00F05CB9" w:rsidRDefault="00F05CB9" w:rsidP="00F05CB9">
      <w:pPr>
        <w:pStyle w:val="Caption"/>
      </w:pPr>
      <w:r>
        <w:t xml:space="preserve">Figure </w:t>
      </w:r>
      <w:r>
        <w:fldChar w:fldCharType="begin"/>
      </w:r>
      <w:r>
        <w:instrText xml:space="preserve"> SEQ Figure \* ARABIC </w:instrText>
      </w:r>
      <w:r>
        <w:fldChar w:fldCharType="separate"/>
      </w:r>
      <w:r w:rsidR="00EE249E">
        <w:rPr>
          <w:noProof/>
        </w:rPr>
        <w:t>5</w:t>
      </w:r>
      <w:r>
        <w:fldChar w:fldCharType="end"/>
      </w:r>
      <w:r>
        <w:t>: Example of front screen after the creation of the default templates ‘AbdPelvBladder’ and ‘AbdPelvGyn’. Note that both buttons are highlighted in red. This means that the templates have no information regarding folder locations to monitor.</w:t>
      </w:r>
    </w:p>
    <w:p w14:paraId="47231FA6" w14:textId="77777777" w:rsidR="00F05CB9" w:rsidRPr="00F05CB9" w:rsidRDefault="00F05CB9" w:rsidP="00F05CB9"/>
    <w:p w14:paraId="0490A6C5" w14:textId="362616AA" w:rsidR="00F05CB9" w:rsidRPr="000F47AA" w:rsidRDefault="00F05CB9" w:rsidP="000F47AA"/>
    <w:p w14:paraId="08E057F9" w14:textId="2B51B8EA" w:rsidR="00667BB9" w:rsidRDefault="00F05CB9" w:rsidP="00667BB9">
      <w:pPr>
        <w:pStyle w:val="Heading2"/>
      </w:pPr>
      <w:r>
        <w:lastRenderedPageBreak/>
        <w:t xml:space="preserve">Manual </w:t>
      </w:r>
      <w:r w:rsidR="00667BB9">
        <w:t>Creation</w:t>
      </w:r>
      <w:r>
        <w:t>/Edit</w:t>
      </w:r>
      <w:r w:rsidR="00667BB9">
        <w:t xml:space="preserve"> of </w:t>
      </w:r>
      <w:r>
        <w:t>Template</w:t>
      </w:r>
    </w:p>
    <w:p w14:paraId="792FAF10" w14:textId="7D9698B1"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1B4847">
        <w:t xml:space="preserve">Figure </w:t>
      </w:r>
      <w:r w:rsidR="001B4847">
        <w:rPr>
          <w:noProof/>
        </w:rPr>
        <w:t>6</w:t>
      </w:r>
      <w:r w:rsidR="001B4847">
        <w:fldChar w:fldCharType="end"/>
      </w:r>
      <w:r>
        <w:t>.</w:t>
      </w:r>
    </w:p>
    <w:p w14:paraId="2A35B8C5" w14:textId="77777777" w:rsidR="00EE249E" w:rsidRDefault="00EE249E" w:rsidP="00EE249E">
      <w:pPr>
        <w:keepNext/>
      </w:pPr>
      <w:r>
        <w:rPr>
          <w:noProof/>
        </w:rPr>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5"/>
                    <a:stretch>
                      <a:fillRect/>
                    </a:stretch>
                  </pic:blipFill>
                  <pic:spPr>
                    <a:xfrm>
                      <a:off x="0" y="0"/>
                      <a:ext cx="5943600" cy="2994025"/>
                    </a:xfrm>
                    <a:prstGeom prst="rect">
                      <a:avLst/>
                    </a:prstGeom>
                  </pic:spPr>
                </pic:pic>
              </a:graphicData>
            </a:graphic>
          </wp:inline>
        </w:drawing>
      </w:r>
    </w:p>
    <w:p w14:paraId="34E9B2AB" w14:textId="5BB01B1A" w:rsidR="00EE249E" w:rsidRDefault="00EE249E" w:rsidP="00EE249E">
      <w:pPr>
        <w:pStyle w:val="Caption"/>
      </w:pPr>
      <w:bookmarkStart w:id="6" w:name="_Ref110433552"/>
      <w:r>
        <w:t xml:space="preserve">Figure </w:t>
      </w:r>
      <w:r>
        <w:fldChar w:fldCharType="begin"/>
      </w:r>
      <w:r>
        <w:instrText xml:space="preserve"> SEQ Figure \* ARABIC </w:instrText>
      </w:r>
      <w:r>
        <w:fldChar w:fldCharType="separate"/>
      </w:r>
      <w:r>
        <w:rPr>
          <w:noProof/>
        </w:rPr>
        <w:t>6</w:t>
      </w:r>
      <w:r>
        <w:fldChar w:fldCharType="end"/>
      </w:r>
      <w:bookmarkEnd w:id="6"/>
      <w:r>
        <w:t xml:space="preserve">: </w:t>
      </w:r>
      <w:r w:rsidR="001B4847">
        <w:t>Edit within the template window for ‘AbdPelv_Gyn’. The user can add targets, and see the presented ROIs listed below. Here, the ‘PTV’ is about to be added.</w:t>
      </w:r>
    </w:p>
    <w:p w14:paraId="0E0C97CE" w14:textId="476D3442" w:rsidR="0005425B" w:rsidRDefault="0005425B" w:rsidP="0005425B">
      <w:r>
        <w:t>Further explanation of the creation of ROIs is presented below.</w:t>
      </w:r>
    </w:p>
    <w:p w14:paraId="53313A00" w14:textId="77777777" w:rsidR="0005425B" w:rsidRDefault="0005425B" w:rsidP="0005425B">
      <w:pPr>
        <w:pStyle w:val="Heading3"/>
      </w:pPr>
      <w:r>
        <w:t>Defining monitored DICOM paths</w:t>
      </w:r>
    </w:p>
    <w:p w14:paraId="228AFF66" w14:textId="6A315511" w:rsidR="0005425B" w:rsidRDefault="0005425B" w:rsidP="0005425B">
      <w:r>
        <w:t xml:space="preserve">Without a defined path, the program does not know where to monitor for new DICOM files. </w:t>
      </w:r>
      <w:r>
        <w:t>User specified paths must be provided for each template. Paths can be added within each template with the ‘Edit monitored DICOM paths’ button</w:t>
      </w:r>
      <w:r w:rsidR="00AC0EA2">
        <w:t>, highlighted in red in</w:t>
      </w:r>
      <w:r w:rsidR="00AC0EA2">
        <w:t xml:space="preserve"> </w:t>
      </w:r>
      <w:r w:rsidR="00AC0EA2">
        <w:fldChar w:fldCharType="begin"/>
      </w:r>
      <w:r w:rsidR="00AC0EA2">
        <w:instrText xml:space="preserve"> REF _Ref110433552 \h </w:instrText>
      </w:r>
      <w:r w:rsidR="00AC0EA2">
        <w:fldChar w:fldCharType="separate"/>
      </w:r>
      <w:r w:rsidR="00AC0EA2">
        <w:t xml:space="preserve">Figure </w:t>
      </w:r>
      <w:r w:rsidR="00AC0EA2">
        <w:rPr>
          <w:noProof/>
        </w:rPr>
        <w:t>6</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3715E9">
        <w:t xml:space="preserve">Figure </w:t>
      </w:r>
      <w:r w:rsidR="003715E9">
        <w:rPr>
          <w:noProof/>
        </w:rPr>
        <w:t>7</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6"/>
                    <a:stretch>
                      <a:fillRect/>
                    </a:stretch>
                  </pic:blipFill>
                  <pic:spPr>
                    <a:xfrm>
                      <a:off x="0" y="0"/>
                      <a:ext cx="4861277" cy="3106854"/>
                    </a:xfrm>
                    <a:prstGeom prst="rect">
                      <a:avLst/>
                    </a:prstGeom>
                  </pic:spPr>
                </pic:pic>
              </a:graphicData>
            </a:graphic>
          </wp:inline>
        </w:drawing>
      </w:r>
    </w:p>
    <w:p w14:paraId="1BCE5D77" w14:textId="22E45655" w:rsidR="00AC0EA2" w:rsidRPr="00174E8E" w:rsidRDefault="00AC0EA2" w:rsidP="00AC0EA2">
      <w:pPr>
        <w:pStyle w:val="Caption"/>
      </w:pPr>
      <w:bookmarkStart w:id="7" w:name="_Ref110264395"/>
      <w:r>
        <w:t xml:space="preserve">Figure </w:t>
      </w:r>
      <w:r>
        <w:fldChar w:fldCharType="begin"/>
      </w:r>
      <w:r>
        <w:instrText xml:space="preserve"> SEQ Figure \* ARABIC </w:instrText>
      </w:r>
      <w:r>
        <w:fldChar w:fldCharType="separate"/>
      </w:r>
      <w:r>
        <w:rPr>
          <w:noProof/>
        </w:rPr>
        <w:t>7</w:t>
      </w:r>
      <w:r>
        <w:rPr>
          <w:noProof/>
        </w:rPr>
        <w:fldChar w:fldCharType="end"/>
      </w:r>
      <w:bookmarkEnd w:id="7"/>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3D04FC97" w:rsidR="003715E9" w:rsidRDefault="003715E9" w:rsidP="003715E9">
      <w:r>
        <w:t>Furthermore, i</w:t>
      </w:r>
      <w:r>
        <w:t xml:space="preserve">f the DICOM images are consistently placed within the same folder, the users can also define values that need to be present within the Series Description or Study Description before an RT Structure file will be created, </w:t>
      </w:r>
      <w:r>
        <w:t xml:space="preserve">bottom of </w:t>
      </w:r>
      <w:r>
        <w:fldChar w:fldCharType="begin"/>
      </w:r>
      <w:r>
        <w:instrText xml:space="preserve"> REF _Ref110264395 \h </w:instrText>
      </w:r>
      <w:r>
        <w:fldChar w:fldCharType="separate"/>
      </w:r>
      <w:r>
        <w:t xml:space="preserve">Figure </w:t>
      </w:r>
      <w:r>
        <w:rPr>
          <w:noProof/>
        </w:rPr>
        <w:t>7</w:t>
      </w:r>
      <w:r>
        <w:fldChar w:fldCharType="end"/>
      </w:r>
      <w:r>
        <w:t>.</w:t>
      </w:r>
    </w:p>
    <w:p w14:paraId="6FB74C01" w14:textId="77777777" w:rsidR="00AC0EA2" w:rsidRDefault="00AC0EA2" w:rsidP="0005425B"/>
    <w:p w14:paraId="57678265" w14:textId="38B234B2" w:rsidR="00247106" w:rsidRDefault="00247106" w:rsidP="00247106">
      <w:pPr>
        <w:pStyle w:val="Heading2"/>
      </w:pPr>
      <w:r>
        <w:t>Behind the scenes</w:t>
      </w:r>
    </w:p>
    <w:p w14:paraId="437AA5A3" w14:textId="78A70D28" w:rsidR="0005425B" w:rsidRPr="0005425B" w:rsidRDefault="00247106" w:rsidP="0005425B">
      <w:r>
        <w:t>This section is written to help the reader understand how the program rights and maintains the information present.</w:t>
      </w:r>
      <w:r w:rsidR="00CD6852">
        <w:t xml:space="preserve"> It is not recommended for the user to manually alter the files created without a high level of confidence. However, should issues arise, the program can be re-downloaded from the site presented above.</w:t>
      </w:r>
    </w:p>
    <w:p w14:paraId="06A9C774" w14:textId="3A976FD9" w:rsidR="003D7D5D" w:rsidRDefault="003D7D5D" w:rsidP="003D7D5D">
      <w:pPr>
        <w:pStyle w:val="Heading3"/>
      </w:pPr>
      <w:r>
        <w:t>Creation of ROIs</w:t>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17"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stretch>
                      <a:fillRect/>
                    </a:stretch>
                  </pic:blipFill>
                  <pic:spPr>
                    <a:xfrm>
                      <a:off x="0" y="0"/>
                      <a:ext cx="5943600" cy="2948940"/>
                    </a:xfrm>
                    <a:prstGeom prst="rect">
                      <a:avLst/>
                    </a:prstGeom>
                  </pic:spPr>
                </pic:pic>
              </a:graphicData>
            </a:graphic>
          </wp:inline>
        </w:drawing>
      </w:r>
    </w:p>
    <w:p w14:paraId="4D43533B" w14:textId="08B24634" w:rsidR="000127D7" w:rsidRDefault="000127D7" w:rsidP="000127D7">
      <w:pPr>
        <w:pStyle w:val="Caption"/>
      </w:pPr>
      <w:bookmarkStart w:id="8" w:name="_Ref109393250"/>
      <w:r>
        <w:t xml:space="preserve">Figure </w:t>
      </w:r>
      <w:r w:rsidR="00000000">
        <w:fldChar w:fldCharType="begin"/>
      </w:r>
      <w:r w:rsidR="00000000">
        <w:instrText xml:space="preserve"> SEQ Figure \* ARABIC </w:instrText>
      </w:r>
      <w:r w:rsidR="00000000">
        <w:fldChar w:fldCharType="separate"/>
      </w:r>
      <w:r w:rsidR="00EE249E">
        <w:rPr>
          <w:noProof/>
        </w:rPr>
        <w:t>7</w:t>
      </w:r>
      <w:r w:rsidR="00000000">
        <w:rPr>
          <w:noProof/>
        </w:rPr>
        <w:fldChar w:fldCharType="end"/>
      </w:r>
      <w:bookmarkEnd w:id="8"/>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3F0B9862"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w:t>
      </w:r>
      <w:r w:rsidR="00CF359B">
        <w:t xml:space="preserve">A list of available code schemes can be found online: </w:t>
      </w:r>
      <w:hyperlink r:id="rId19" w:history="1">
        <w:r w:rsidR="00CF359B" w:rsidRPr="00F84C9F">
          <w:rPr>
            <w:rStyle w:val="Hyperlink"/>
          </w:rPr>
          <w:t>https://dicom.nema.org/medical/dicom/current/output/chtml/part16/chapter_8.html</w:t>
        </w:r>
      </w:hyperlink>
      <w:r w:rsidR="00CF359B">
        <w:t>.</w:t>
      </w:r>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descriptions of each of these can be found in the DICOM Standard Brower, </w:t>
      </w:r>
      <w:hyperlink r:id="rId20"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1"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2"/>
                    <a:stretch>
                      <a:fillRect/>
                    </a:stretch>
                  </pic:blipFill>
                  <pic:spPr>
                    <a:xfrm>
                      <a:off x="0" y="0"/>
                      <a:ext cx="5943600" cy="3419475"/>
                    </a:xfrm>
                    <a:prstGeom prst="rect">
                      <a:avLst/>
                    </a:prstGeom>
                  </pic:spPr>
                </pic:pic>
              </a:graphicData>
            </a:graphic>
          </wp:inline>
        </w:drawing>
      </w:r>
    </w:p>
    <w:p w14:paraId="59250FCB" w14:textId="20FFE29A" w:rsidR="00393210" w:rsidRDefault="00393210" w:rsidP="00393210">
      <w:pPr>
        <w:pStyle w:val="Caption"/>
      </w:pPr>
      <w:bookmarkStart w:id="9" w:name="_Ref109394787"/>
      <w:r>
        <w:t xml:space="preserve">Figure </w:t>
      </w:r>
      <w:r w:rsidR="00000000">
        <w:fldChar w:fldCharType="begin"/>
      </w:r>
      <w:r w:rsidR="00000000">
        <w:instrText xml:space="preserve"> SEQ Figure \* ARABIC </w:instrText>
      </w:r>
      <w:r w:rsidR="00000000">
        <w:fldChar w:fldCharType="separate"/>
      </w:r>
      <w:r w:rsidR="00EE249E">
        <w:rPr>
          <w:noProof/>
        </w:rPr>
        <w:t>8</w:t>
      </w:r>
      <w:r w:rsidR="00000000">
        <w:rPr>
          <w:noProof/>
        </w:rPr>
        <w:fldChar w:fldCharType="end"/>
      </w:r>
      <w:bookmarkEnd w:id="9"/>
      <w:r>
        <w:t>: Demonstration of ontology ‘Brain’. Based on the FMA model, the ‘Brain’ has a code value of 50801.</w:t>
      </w:r>
      <w:r w:rsidR="007A6BD9">
        <w:t xml:space="preserve"> </w:t>
      </w:r>
      <w:hyperlink r:id="rId23"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7777777" w:rsidR="009342D8" w:rsidRDefault="009342D8" w:rsidP="00AF3D64">
      <w:r>
        <w:t>The main RT-Structure server is started by selecting the ‘Run DICOM server’ on the main splash screen. 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10A88221" w14:textId="3181B25F" w:rsidR="00FE248D" w:rsidRDefault="004B1BE1" w:rsidP="004B1BE1">
      <w:pPr>
        <w:keepNext/>
      </w:pPr>
      <w:r>
        <w:lastRenderedPageBreak/>
        <w:t>To prevent the program from recreating the RT-Structure file,</w:t>
      </w:r>
      <w:r w:rsidR="00FE248D">
        <w:t xml:space="preserve"> it will check if a file exists of the form ‘Template_UID’, </w:t>
      </w:r>
      <w:r w:rsidR="00FE248D">
        <w:fldChar w:fldCharType="begin"/>
      </w:r>
      <w:r w:rsidR="00FE248D">
        <w:instrText xml:space="preserve"> REF _Ref109397018 \h </w:instrText>
      </w:r>
      <w:r w:rsidR="00FE248D">
        <w:fldChar w:fldCharType="separate"/>
      </w:r>
      <w:r w:rsidR="00D86319">
        <w:t xml:space="preserve">Figure </w:t>
      </w:r>
      <w:r w:rsidR="00D86319">
        <w:rPr>
          <w:noProof/>
        </w:rPr>
        <w:t>4</w:t>
      </w:r>
      <w:r w:rsidR="00FE248D">
        <w:fldChar w:fldCharType="end"/>
      </w:r>
      <w:r w:rsidR="00FE248D">
        <w:t>.</w:t>
      </w:r>
    </w:p>
    <w:p w14:paraId="49BA0DAC" w14:textId="77777777" w:rsidR="00FE248D" w:rsidRDefault="00FE248D" w:rsidP="00FE248D">
      <w:pPr>
        <w:keepNext/>
      </w:pPr>
      <w:r>
        <w:rPr>
          <w:noProof/>
        </w:rPr>
        <w:drawing>
          <wp:inline distT="0" distB="0" distL="0" distR="0" wp14:anchorId="2CFCFB80" wp14:editId="0049280F">
            <wp:extent cx="5848350" cy="1504950"/>
            <wp:effectExtent l="0" t="0" r="0" b="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4"/>
                    <a:stretch>
                      <a:fillRect/>
                    </a:stretch>
                  </pic:blipFill>
                  <pic:spPr>
                    <a:xfrm>
                      <a:off x="0" y="0"/>
                      <a:ext cx="5848350" cy="1504950"/>
                    </a:xfrm>
                    <a:prstGeom prst="rect">
                      <a:avLst/>
                    </a:prstGeom>
                  </pic:spPr>
                </pic:pic>
              </a:graphicData>
            </a:graphic>
          </wp:inline>
        </w:drawing>
      </w:r>
    </w:p>
    <w:p w14:paraId="0C5B86BB" w14:textId="5A06FF44" w:rsidR="00FE248D" w:rsidRDefault="00FE248D" w:rsidP="00FE248D">
      <w:pPr>
        <w:pStyle w:val="Caption"/>
      </w:pPr>
      <w:bookmarkStart w:id="10" w:name="_Ref109397018"/>
      <w:r>
        <w:t xml:space="preserve">Figure </w:t>
      </w:r>
      <w:r w:rsidR="00000000">
        <w:fldChar w:fldCharType="begin"/>
      </w:r>
      <w:r w:rsidR="00000000">
        <w:instrText xml:space="preserve"> SEQ Figure \* ARABIC </w:instrText>
      </w:r>
      <w:r w:rsidR="00000000">
        <w:fldChar w:fldCharType="separate"/>
      </w:r>
      <w:r w:rsidR="00EE249E">
        <w:rPr>
          <w:noProof/>
        </w:rPr>
        <w:t>10</w:t>
      </w:r>
      <w:r w:rsidR="00000000">
        <w:rPr>
          <w:noProof/>
        </w:rPr>
        <w:fldChar w:fldCharType="end"/>
      </w:r>
      <w:bookmarkEnd w:id="10"/>
      <w:r>
        <w:t>:</w:t>
      </w:r>
      <w:r w:rsidRPr="00FE248D">
        <w:t xml:space="preserve"> </w:t>
      </w:r>
      <w:r>
        <w:t>Example of three created RT-Structure files, the standard naming convention creates a fast way of ensuring the program does not recreate pre-existing structures.</w:t>
      </w:r>
    </w:p>
    <w:p w14:paraId="59D5F64D" w14:textId="1DC5FBD4" w:rsidR="006B12C8" w:rsidRDefault="006B12C8" w:rsidP="006B12C8">
      <w:r>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5"/>
                    <a:stretch>
                      <a:fillRect/>
                    </a:stretch>
                  </pic:blipFill>
                  <pic:spPr>
                    <a:xfrm>
                      <a:off x="0" y="0"/>
                      <a:ext cx="4619495" cy="4468473"/>
                    </a:xfrm>
                    <a:prstGeom prst="rect">
                      <a:avLst/>
                    </a:prstGeom>
                  </pic:spPr>
                </pic:pic>
              </a:graphicData>
            </a:graphic>
          </wp:inline>
        </w:drawing>
      </w:r>
    </w:p>
    <w:p w14:paraId="1E611730" w14:textId="0A0BAC0A" w:rsidR="006B12C8" w:rsidRDefault="006B12C8" w:rsidP="006B12C8">
      <w:pPr>
        <w:pStyle w:val="Caption"/>
      </w:pPr>
      <w:bookmarkStart w:id="11" w:name="_Ref109397508"/>
      <w:r>
        <w:t xml:space="preserve">Figure </w:t>
      </w:r>
      <w:r w:rsidR="00000000">
        <w:fldChar w:fldCharType="begin"/>
      </w:r>
      <w:r w:rsidR="00000000">
        <w:instrText xml:space="preserve"> SEQ Figure \* ARABIC </w:instrText>
      </w:r>
      <w:r w:rsidR="00000000">
        <w:fldChar w:fldCharType="separate"/>
      </w:r>
      <w:r w:rsidR="00EE249E">
        <w:rPr>
          <w:noProof/>
        </w:rPr>
        <w:t>11</w:t>
      </w:r>
      <w:r w:rsidR="00000000">
        <w:rPr>
          <w:noProof/>
        </w:rPr>
        <w:fldChar w:fldCharType="end"/>
      </w:r>
      <w:bookmarkEnd w:id="11"/>
      <w:r>
        <w:t>: Evaluation of generated RT Structure ‘TG263_Breast’ after importation into anonymized patient</w:t>
      </w:r>
    </w:p>
    <w:p w14:paraId="2C01BDAA" w14:textId="77777777" w:rsidR="006B12C8" w:rsidRPr="006B12C8" w:rsidRDefault="006B12C8" w:rsidP="006B12C8"/>
    <w:p w14:paraId="77EDB644" w14:textId="54BE2C84" w:rsidR="00EE64FF" w:rsidRDefault="00EE64FF" w:rsidP="00EE64FF">
      <w:pPr>
        <w:pStyle w:val="Heading2"/>
      </w:pPr>
      <w:r>
        <w:lastRenderedPageBreak/>
        <w:t>Program Installation</w:t>
      </w:r>
    </w:p>
    <w:p w14:paraId="23791A2B" w14:textId="564840EE" w:rsidR="00EE64FF" w:rsidRPr="00EE64FF" w:rsidRDefault="00EE64FF" w:rsidP="00EE64FF">
      <w:r>
        <w:t xml:space="preserve">The program can be downloaded as a standalone executable from our </w:t>
      </w:r>
      <w:r w:rsidR="00A807E1">
        <w:t>google drive, [anonymized for submission]. Future updates to the program can be identified via our GitHub page, [anonymized for submission], or built from the source code.</w:t>
      </w:r>
    </w:p>
    <w:p w14:paraId="380DA788" w14:textId="70ECFC13" w:rsidR="00FE248D" w:rsidRDefault="007C0881" w:rsidP="0062555E">
      <w:pPr>
        <w:pStyle w:val="Heading1"/>
      </w:pPr>
      <w:r>
        <w:t>D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4" w:author="Anderson, Brian" w:date="2022-08-01T16:15:00Z" w:initials="AB">
    <w:p w14:paraId="0C6C596C" w14:textId="77777777" w:rsidR="000F47AA" w:rsidRDefault="000F47AA" w:rsidP="000F47AA">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0C6C59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0C6C596C"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74E8E"/>
    <w:rsid w:val="001B4847"/>
    <w:rsid w:val="001D1C1C"/>
    <w:rsid w:val="001E2EFE"/>
    <w:rsid w:val="001E7B5D"/>
    <w:rsid w:val="001F4ECB"/>
    <w:rsid w:val="00224DA2"/>
    <w:rsid w:val="00247106"/>
    <w:rsid w:val="00272639"/>
    <w:rsid w:val="00285EAF"/>
    <w:rsid w:val="002A3D89"/>
    <w:rsid w:val="002A4E42"/>
    <w:rsid w:val="002B515F"/>
    <w:rsid w:val="002B611C"/>
    <w:rsid w:val="00306C64"/>
    <w:rsid w:val="00307BCB"/>
    <w:rsid w:val="00320E66"/>
    <w:rsid w:val="00345832"/>
    <w:rsid w:val="00347F29"/>
    <w:rsid w:val="00365892"/>
    <w:rsid w:val="003715E9"/>
    <w:rsid w:val="00393210"/>
    <w:rsid w:val="003D0BBB"/>
    <w:rsid w:val="003D5F04"/>
    <w:rsid w:val="003D7D5D"/>
    <w:rsid w:val="003F1A26"/>
    <w:rsid w:val="00402EF0"/>
    <w:rsid w:val="00421163"/>
    <w:rsid w:val="004B1BE1"/>
    <w:rsid w:val="004F72DB"/>
    <w:rsid w:val="00541877"/>
    <w:rsid w:val="00556C7B"/>
    <w:rsid w:val="00560F1F"/>
    <w:rsid w:val="005709A1"/>
    <w:rsid w:val="005873AC"/>
    <w:rsid w:val="00591E50"/>
    <w:rsid w:val="005E2F55"/>
    <w:rsid w:val="0062555E"/>
    <w:rsid w:val="00632549"/>
    <w:rsid w:val="006374CA"/>
    <w:rsid w:val="006446A1"/>
    <w:rsid w:val="00667BB9"/>
    <w:rsid w:val="00691A2F"/>
    <w:rsid w:val="006B12C8"/>
    <w:rsid w:val="006C772B"/>
    <w:rsid w:val="0070388A"/>
    <w:rsid w:val="00731334"/>
    <w:rsid w:val="00756BB7"/>
    <w:rsid w:val="00763468"/>
    <w:rsid w:val="0079077A"/>
    <w:rsid w:val="007A6BD9"/>
    <w:rsid w:val="007C0881"/>
    <w:rsid w:val="007F3FF8"/>
    <w:rsid w:val="007F4DDF"/>
    <w:rsid w:val="00822D7C"/>
    <w:rsid w:val="00853FA7"/>
    <w:rsid w:val="008671EA"/>
    <w:rsid w:val="008B752E"/>
    <w:rsid w:val="008E0581"/>
    <w:rsid w:val="009100C1"/>
    <w:rsid w:val="009342D8"/>
    <w:rsid w:val="009458F5"/>
    <w:rsid w:val="00982F5A"/>
    <w:rsid w:val="00996118"/>
    <w:rsid w:val="009A723A"/>
    <w:rsid w:val="009B07D5"/>
    <w:rsid w:val="009B0B7A"/>
    <w:rsid w:val="00A22AFA"/>
    <w:rsid w:val="00A324A7"/>
    <w:rsid w:val="00A3783D"/>
    <w:rsid w:val="00A807E1"/>
    <w:rsid w:val="00A93AC3"/>
    <w:rsid w:val="00AA1C3D"/>
    <w:rsid w:val="00AC0EA2"/>
    <w:rsid w:val="00AD5C11"/>
    <w:rsid w:val="00AF3D64"/>
    <w:rsid w:val="00B223E6"/>
    <w:rsid w:val="00BE2C15"/>
    <w:rsid w:val="00BE3908"/>
    <w:rsid w:val="00C25DB3"/>
    <w:rsid w:val="00C26199"/>
    <w:rsid w:val="00C4125D"/>
    <w:rsid w:val="00C41ADA"/>
    <w:rsid w:val="00C53E81"/>
    <w:rsid w:val="00C61471"/>
    <w:rsid w:val="00C65701"/>
    <w:rsid w:val="00C8268F"/>
    <w:rsid w:val="00CD6852"/>
    <w:rsid w:val="00CF359B"/>
    <w:rsid w:val="00CF4E70"/>
    <w:rsid w:val="00D454C6"/>
    <w:rsid w:val="00D65047"/>
    <w:rsid w:val="00D824EA"/>
    <w:rsid w:val="00D86319"/>
    <w:rsid w:val="00DA1BDB"/>
    <w:rsid w:val="00DD09CD"/>
    <w:rsid w:val="00E0682B"/>
    <w:rsid w:val="00E07932"/>
    <w:rsid w:val="00E3543B"/>
    <w:rsid w:val="00E4389A"/>
    <w:rsid w:val="00EA4773"/>
    <w:rsid w:val="00EC17F8"/>
    <w:rsid w:val="00EC287B"/>
    <w:rsid w:val="00EE249E"/>
    <w:rsid w:val="00EE64FF"/>
    <w:rsid w:val="00F05CB9"/>
    <w:rsid w:val="00F249CB"/>
    <w:rsid w:val="00F539A5"/>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purl.org/sig/ont/fma/fma50801"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hyperlink" Target="https://dicom.innolitics.com/ciods/rt-structure-set/rt-roi-observations/30060080/300600a4" TargetMode="External"/><Relationship Id="rId25"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dicom.innolitics.com/ciods/rt-structure-set/rt-roi-observations/30060080/30060086" TargetMode="Externa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image" Target="media/image10.png"/><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purl.org/sig/ont/fma/fma50801" TargetMode="Externa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yperlink" Target="https://dicom.nema.org/medical/dicom/current/output/chtml/part16/chapter_8.html" TargetMode="External"/><Relationship Id="rId4" Type="http://schemas.openxmlformats.org/officeDocument/2006/relationships/webSettings" Target="webSettings.xml"/><Relationship Id="rId9" Type="http://schemas.openxmlformats.org/officeDocument/2006/relationships/hyperlink" Target="https://drive.google.com/drive/folders/113BQatCuYgOLmrDJEeARqACwGf6PwU9x" TargetMode="External"/><Relationship Id="rId14" Type="http://schemas.openxmlformats.org/officeDocument/2006/relationships/image" Target="media/image5.png"/><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9</TotalTime>
  <Pages>11</Pages>
  <Words>2819</Words>
  <Characters>1607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94</cp:revision>
  <dcterms:created xsi:type="dcterms:W3CDTF">2022-07-21T21:24:00Z</dcterms:created>
  <dcterms:modified xsi:type="dcterms:W3CDTF">2022-08-03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